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C94FD4" w:rsidP="00DD700F">
      <w:pPr>
        <w:pStyle w:val="Title"/>
      </w:pPr>
      <w:r>
        <w:t xml:space="preserve">Use of force </w:t>
      </w:r>
    </w:p>
    <w:p w:rsidR="00A106AF" w:rsidRPr="00FA70AB" w:rsidRDefault="00A106AF" w:rsidP="00DD700F">
      <w:pPr>
        <w:spacing w:after="0" w:line="480" w:lineRule="auto"/>
        <w:rPr>
          <w:rFonts w:ascii="Times New Roman" w:hAnsi="Times New Roman" w:cs="Times New Roman"/>
          <w:color w:val="000000" w:themeColor="text1"/>
          <w:sz w:val="24"/>
          <w:szCs w:val="24"/>
        </w:rPr>
        <w:sectPr w:rsidR="00A106AF" w:rsidRPr="00FA70AB" w:rsidSect="00C74D28">
          <w:headerReference w:type="default" r:id="rId7"/>
          <w:pgSz w:w="12240" w:h="15840"/>
          <w:pgMar w:top="1440" w:right="1440" w:bottom="1440" w:left="1440" w:header="720" w:footer="720" w:gutter="0"/>
          <w:cols w:space="720"/>
          <w:docGrid w:linePitch="360"/>
        </w:sectPr>
      </w:pPr>
    </w:p>
    <w:p w:rsidR="00DD700F" w:rsidRDefault="00C94FD4" w:rsidP="00DD700F">
      <w:pPr>
        <w:pStyle w:val="Title"/>
      </w:pPr>
      <w:r>
        <w:lastRenderedPageBreak/>
        <w:t>Use of force</w:t>
      </w:r>
    </w:p>
    <w:p w:rsidR="00677907" w:rsidRPr="00960BFF" w:rsidRDefault="00C94FD4" w:rsidP="004A7C7B">
      <w:pPr>
        <w:spacing w:after="0" w:line="480" w:lineRule="auto"/>
        <w:rPr>
          <w:rFonts w:ascii="Times New Roman" w:hAnsi="Times New Roman" w:cs="Times New Roman"/>
          <w:sz w:val="24"/>
          <w:szCs w:val="24"/>
        </w:rPr>
      </w:pPr>
      <w:r>
        <w:tab/>
      </w:r>
      <w:r w:rsidRPr="00960BFF">
        <w:rPr>
          <w:rFonts w:ascii="Times New Roman" w:hAnsi="Times New Roman" w:cs="Times New Roman"/>
          <w:sz w:val="24"/>
          <w:szCs w:val="24"/>
        </w:rPr>
        <w:t>In law enforcement</w:t>
      </w:r>
      <w:r w:rsidR="00D2349C" w:rsidRPr="00960BFF">
        <w:rPr>
          <w:rFonts w:ascii="Times New Roman" w:hAnsi="Times New Roman" w:cs="Times New Roman"/>
          <w:sz w:val="24"/>
          <w:szCs w:val="24"/>
        </w:rPr>
        <w:t>,</w:t>
      </w:r>
      <w:r w:rsidRPr="00960BFF">
        <w:rPr>
          <w:rFonts w:ascii="Times New Roman" w:hAnsi="Times New Roman" w:cs="Times New Roman"/>
          <w:sz w:val="24"/>
          <w:szCs w:val="24"/>
        </w:rPr>
        <w:t xml:space="preserve"> there have been several instances involving the use of force by police. There exist a different </w:t>
      </w:r>
      <w:r w:rsidR="00D2349C" w:rsidRPr="00960BFF">
        <w:rPr>
          <w:rFonts w:ascii="Times New Roman" w:hAnsi="Times New Roman" w:cs="Times New Roman"/>
          <w:sz w:val="24"/>
          <w:szCs w:val="24"/>
        </w:rPr>
        <w:t>state of mind</w:t>
      </w:r>
      <w:r w:rsidRPr="00960BFF">
        <w:rPr>
          <w:rFonts w:ascii="Times New Roman" w:hAnsi="Times New Roman" w:cs="Times New Roman"/>
          <w:sz w:val="24"/>
          <w:szCs w:val="24"/>
        </w:rPr>
        <w:t xml:space="preserve"> </w:t>
      </w:r>
      <w:r w:rsidR="00D2349C" w:rsidRPr="00960BFF">
        <w:rPr>
          <w:rFonts w:ascii="Times New Roman" w:hAnsi="Times New Roman" w:cs="Times New Roman"/>
          <w:sz w:val="24"/>
          <w:szCs w:val="24"/>
        </w:rPr>
        <w:t xml:space="preserve">concerning the use of force, for example, </w:t>
      </w:r>
      <w:r w:rsidR="00960BFF" w:rsidRPr="00960BFF">
        <w:rPr>
          <w:rFonts w:ascii="Times New Roman" w:hAnsi="Times New Roman" w:cs="Times New Roman"/>
          <w:sz w:val="24"/>
          <w:szCs w:val="24"/>
        </w:rPr>
        <w:t>favorable</w:t>
      </w:r>
      <w:r w:rsidRPr="00960BFF">
        <w:rPr>
          <w:rFonts w:ascii="Times New Roman" w:hAnsi="Times New Roman" w:cs="Times New Roman"/>
          <w:sz w:val="24"/>
          <w:szCs w:val="24"/>
        </w:rPr>
        <w:t xml:space="preserve"> opinions, undesirable objections, and </w:t>
      </w:r>
      <w:r w:rsidR="00D2349C" w:rsidRPr="00960BFF">
        <w:rPr>
          <w:rFonts w:ascii="Times New Roman" w:hAnsi="Times New Roman" w:cs="Times New Roman"/>
          <w:sz w:val="24"/>
          <w:szCs w:val="24"/>
        </w:rPr>
        <w:t xml:space="preserve">uncertain </w:t>
      </w:r>
      <w:r w:rsidRPr="00960BFF">
        <w:rPr>
          <w:rFonts w:ascii="Times New Roman" w:hAnsi="Times New Roman" w:cs="Times New Roman"/>
          <w:sz w:val="24"/>
          <w:szCs w:val="24"/>
        </w:rPr>
        <w:t>feelings</w:t>
      </w:r>
      <w:r w:rsidR="00D2349C" w:rsidRPr="00960BFF">
        <w:rPr>
          <w:rFonts w:ascii="Times New Roman" w:hAnsi="Times New Roman" w:cs="Times New Roman"/>
          <w:sz w:val="24"/>
          <w:szCs w:val="24"/>
        </w:rPr>
        <w:t>.</w:t>
      </w:r>
      <w:r w:rsidRPr="00960BFF">
        <w:rPr>
          <w:rFonts w:ascii="Times New Roman" w:hAnsi="Times New Roman" w:cs="Times New Roman"/>
          <w:sz w:val="24"/>
          <w:szCs w:val="24"/>
        </w:rPr>
        <w:t xml:space="preserve"> For a long time, it remained unclear </w:t>
      </w:r>
      <w:r w:rsidR="007476D9">
        <w:rPr>
          <w:rFonts w:ascii="Times New Roman" w:hAnsi="Times New Roman" w:cs="Times New Roman"/>
          <w:sz w:val="24"/>
          <w:szCs w:val="24"/>
        </w:rPr>
        <w:t>which</w:t>
      </w:r>
      <w:r w:rsidRPr="00960BFF">
        <w:rPr>
          <w:rFonts w:ascii="Times New Roman" w:hAnsi="Times New Roman" w:cs="Times New Roman"/>
          <w:sz w:val="24"/>
          <w:szCs w:val="24"/>
        </w:rPr>
        <w:t xml:space="preserve"> law justify the use of force. However, with time different </w:t>
      </w:r>
      <w:r w:rsidR="00960BFF" w:rsidRPr="00960BFF">
        <w:rPr>
          <w:rFonts w:ascii="Times New Roman" w:hAnsi="Times New Roman" w:cs="Times New Roman"/>
          <w:sz w:val="24"/>
          <w:szCs w:val="24"/>
        </w:rPr>
        <w:t>phenomena</w:t>
      </w:r>
      <w:r w:rsidRPr="00960BFF">
        <w:rPr>
          <w:rFonts w:ascii="Times New Roman" w:hAnsi="Times New Roman" w:cs="Times New Roman"/>
          <w:sz w:val="24"/>
          <w:szCs w:val="24"/>
        </w:rPr>
        <w:t xml:space="preserve"> have regulated and justified the use of force. For example, stress and role stress. Stress </w:t>
      </w:r>
      <w:r w:rsidR="00D87053" w:rsidRPr="00960BFF">
        <w:rPr>
          <w:rFonts w:ascii="Times New Roman" w:hAnsi="Times New Roman" w:cs="Times New Roman"/>
          <w:sz w:val="24"/>
          <w:szCs w:val="24"/>
        </w:rPr>
        <w:t xml:space="preserve">is a condition that has adverse </w:t>
      </w:r>
      <w:r w:rsidR="001D64A3" w:rsidRPr="00960BFF">
        <w:rPr>
          <w:rFonts w:ascii="Times New Roman" w:hAnsi="Times New Roman" w:cs="Times New Roman"/>
          <w:sz w:val="24"/>
          <w:szCs w:val="24"/>
        </w:rPr>
        <w:t>consequences</w:t>
      </w:r>
      <w:r w:rsidR="00D87053" w:rsidRPr="00960BFF">
        <w:rPr>
          <w:rFonts w:ascii="Times New Roman" w:hAnsi="Times New Roman" w:cs="Times New Roman"/>
          <w:sz w:val="24"/>
          <w:szCs w:val="24"/>
        </w:rPr>
        <w:t xml:space="preserve"> </w:t>
      </w:r>
      <w:r w:rsidR="00A107E8" w:rsidRPr="00960BFF">
        <w:rPr>
          <w:rFonts w:ascii="Times New Roman" w:hAnsi="Times New Roman" w:cs="Times New Roman"/>
          <w:sz w:val="24"/>
          <w:szCs w:val="24"/>
        </w:rPr>
        <w:t>over an individual’s well- being</w:t>
      </w:r>
      <w:r w:rsidR="004D60C3">
        <w:rPr>
          <w:rFonts w:ascii="Times New Roman" w:hAnsi="Times New Roman" w:cs="Times New Roman"/>
          <w:sz w:val="24"/>
          <w:szCs w:val="24"/>
        </w:rPr>
        <w:t xml:space="preserve"> </w:t>
      </w:r>
      <w:r w:rsidR="00D47B06">
        <w:rPr>
          <w:rFonts w:ascii="Times New Roman" w:hAnsi="Times New Roman" w:cs="Times New Roman"/>
          <w:sz w:val="24"/>
          <w:szCs w:val="24"/>
        </w:rPr>
        <w:fldChar w:fldCharType="begin"/>
      </w:r>
      <w:r w:rsidR="00D47B06">
        <w:rPr>
          <w:rFonts w:ascii="Times New Roman" w:hAnsi="Times New Roman" w:cs="Times New Roman"/>
          <w:sz w:val="24"/>
          <w:szCs w:val="24"/>
        </w:rPr>
        <w:instrText xml:space="preserve"> ADDIN ZOTERO_ITEM CSL_CITATION {"citationID":"cf6Qfu6r","properties":{"formattedCitation":"(Crank and Caldero 1999)","plainCitation":"(Crank and Caldero 1999)","noteIndex":0},"citationItems":[{"id":1,"uris":["http://zotero.org/users/local/8reWiRZH/items/8S2CUISK"],"uri":["http://zotero.org/users/local/8reWiRZH/items/8S2CUISK"],"itemData":{"id":1,"type":"article-journal","source":"Google Scholar","title":"The Corruption of Noble Cause: Police and","title-short":"The Corruption of Noble Cause","author":[{"family":"Crank","given":"John"},{"family":"Caldero","given":"Michael"}],"issued":{"date-parts":[["1999"]]}}}],"schema":"https://github.com/citation-style-language/schema/raw/master/csl-citation.json"} </w:instrText>
      </w:r>
      <w:r w:rsidR="00D47B06">
        <w:rPr>
          <w:rFonts w:ascii="Times New Roman" w:hAnsi="Times New Roman" w:cs="Times New Roman"/>
          <w:sz w:val="24"/>
          <w:szCs w:val="24"/>
        </w:rPr>
        <w:fldChar w:fldCharType="separate"/>
      </w:r>
      <w:r w:rsidR="00D47B06" w:rsidRPr="00D47B06">
        <w:rPr>
          <w:rFonts w:ascii="Times New Roman" w:hAnsi="Times New Roman" w:cs="Times New Roman"/>
          <w:sz w:val="24"/>
        </w:rPr>
        <w:t>(Crank and Caldero 1999)</w:t>
      </w:r>
      <w:r w:rsidR="00D47B06">
        <w:rPr>
          <w:rFonts w:ascii="Times New Roman" w:hAnsi="Times New Roman" w:cs="Times New Roman"/>
          <w:sz w:val="24"/>
          <w:szCs w:val="24"/>
        </w:rPr>
        <w:fldChar w:fldCharType="end"/>
      </w:r>
      <w:r w:rsidR="00A107E8" w:rsidRPr="00960BFF">
        <w:rPr>
          <w:rFonts w:ascii="Times New Roman" w:hAnsi="Times New Roman" w:cs="Times New Roman"/>
          <w:sz w:val="24"/>
          <w:szCs w:val="24"/>
        </w:rPr>
        <w:t xml:space="preserve">. The behavior </w:t>
      </w:r>
      <w:r w:rsidR="00514BB0" w:rsidRPr="00960BFF">
        <w:rPr>
          <w:rFonts w:ascii="Times New Roman" w:hAnsi="Times New Roman" w:cs="Times New Roman"/>
          <w:sz w:val="24"/>
          <w:szCs w:val="24"/>
        </w:rPr>
        <w:t xml:space="preserve">of individuals </w:t>
      </w:r>
      <w:r w:rsidR="001D64A3" w:rsidRPr="00960BFF">
        <w:rPr>
          <w:rFonts w:ascii="Times New Roman" w:hAnsi="Times New Roman" w:cs="Times New Roman"/>
          <w:sz w:val="24"/>
          <w:szCs w:val="24"/>
        </w:rPr>
        <w:t xml:space="preserve">under the condition of stress is bad </w:t>
      </w:r>
      <w:r w:rsidR="00514BB0" w:rsidRPr="00960BFF">
        <w:rPr>
          <w:rFonts w:ascii="Times New Roman" w:hAnsi="Times New Roman" w:cs="Times New Roman"/>
          <w:sz w:val="24"/>
          <w:szCs w:val="24"/>
        </w:rPr>
        <w:t>ther</w:t>
      </w:r>
      <w:r w:rsidR="00435E51" w:rsidRPr="00960BFF">
        <w:rPr>
          <w:rFonts w:ascii="Times New Roman" w:hAnsi="Times New Roman" w:cs="Times New Roman"/>
          <w:sz w:val="24"/>
          <w:szCs w:val="24"/>
        </w:rPr>
        <w:t xml:space="preserve">eby </w:t>
      </w:r>
      <w:r w:rsidR="001D64A3" w:rsidRPr="00960BFF">
        <w:rPr>
          <w:rFonts w:ascii="Times New Roman" w:hAnsi="Times New Roman" w:cs="Times New Roman"/>
          <w:sz w:val="24"/>
          <w:szCs w:val="24"/>
        </w:rPr>
        <w:t xml:space="preserve">leading to </w:t>
      </w:r>
      <w:r w:rsidR="00435E51" w:rsidRPr="00960BFF">
        <w:rPr>
          <w:rFonts w:ascii="Times New Roman" w:hAnsi="Times New Roman" w:cs="Times New Roman"/>
          <w:sz w:val="24"/>
          <w:szCs w:val="24"/>
        </w:rPr>
        <w:t xml:space="preserve">adverse consequences over </w:t>
      </w:r>
      <w:r w:rsidR="001D64A3" w:rsidRPr="00960BFF">
        <w:rPr>
          <w:rFonts w:ascii="Times New Roman" w:hAnsi="Times New Roman" w:cs="Times New Roman"/>
          <w:sz w:val="24"/>
          <w:szCs w:val="24"/>
        </w:rPr>
        <w:t>his or her dealings. Role stress is more specific and originates from a p</w:t>
      </w:r>
      <w:r w:rsidR="00146346" w:rsidRPr="00960BFF">
        <w:rPr>
          <w:rFonts w:ascii="Times New Roman" w:hAnsi="Times New Roman" w:cs="Times New Roman"/>
          <w:sz w:val="24"/>
          <w:szCs w:val="24"/>
        </w:rPr>
        <w:t>erson’s</w:t>
      </w:r>
      <w:r w:rsidR="001D64A3" w:rsidRPr="00960BFF">
        <w:rPr>
          <w:rFonts w:ascii="Times New Roman" w:hAnsi="Times New Roman" w:cs="Times New Roman"/>
          <w:sz w:val="24"/>
          <w:szCs w:val="24"/>
        </w:rPr>
        <w:t xml:space="preserve"> organizational roles. </w:t>
      </w:r>
      <w:r w:rsidR="00146346" w:rsidRPr="00960BFF">
        <w:rPr>
          <w:rFonts w:ascii="Times New Roman" w:hAnsi="Times New Roman" w:cs="Times New Roman"/>
          <w:sz w:val="24"/>
          <w:szCs w:val="24"/>
        </w:rPr>
        <w:t>The organizational role which is considered more constrained is the primary cause of role stress. Similarly, many researchers in the field of criminology define militarization of police and community policing</w:t>
      </w:r>
      <w:r w:rsidR="00883F61" w:rsidRPr="00960BFF">
        <w:rPr>
          <w:rFonts w:ascii="Times New Roman" w:hAnsi="Times New Roman" w:cs="Times New Roman"/>
          <w:sz w:val="24"/>
          <w:szCs w:val="24"/>
        </w:rPr>
        <w:t xml:space="preserve"> </w:t>
      </w:r>
      <w:r w:rsidR="00354A71" w:rsidRPr="00960BFF">
        <w:rPr>
          <w:rFonts w:ascii="Times New Roman" w:hAnsi="Times New Roman" w:cs="Times New Roman"/>
          <w:sz w:val="24"/>
          <w:szCs w:val="24"/>
        </w:rPr>
        <w:t>as velvet glove which wraps the iron fist</w:t>
      </w:r>
      <w:r w:rsidR="00D47B06">
        <w:rPr>
          <w:rFonts w:ascii="Times New Roman" w:hAnsi="Times New Roman" w:cs="Times New Roman"/>
          <w:sz w:val="24"/>
          <w:szCs w:val="24"/>
        </w:rPr>
        <w:t xml:space="preserve"> </w:t>
      </w:r>
      <w:r w:rsidR="00D47B06">
        <w:rPr>
          <w:rFonts w:ascii="Times New Roman" w:hAnsi="Times New Roman" w:cs="Times New Roman"/>
          <w:sz w:val="24"/>
          <w:szCs w:val="24"/>
        </w:rPr>
        <w:fldChar w:fldCharType="begin"/>
      </w:r>
      <w:r w:rsidR="00D47B06">
        <w:rPr>
          <w:rFonts w:ascii="Times New Roman" w:hAnsi="Times New Roman" w:cs="Times New Roman"/>
          <w:sz w:val="24"/>
          <w:szCs w:val="24"/>
        </w:rPr>
        <w:instrText xml:space="preserve"> ADDIN ZOTERO_ITEM CSL_CITATION {"citationID":"q8Hw0lNf","properties":{"formattedCitation":"(Crank and Caldero 1999)","plainCitation":"(Crank and Caldero 1999)","noteIndex":0},"citationItems":[{"id":1,"uris":["http://zotero.org/users/local/8reWiRZH/items/8S2CUISK"],"uri":["http://zotero.org/users/local/8reWiRZH/items/8S2CUISK"],"itemData":{"id":1,"type":"article-journal","source":"Google Scholar","title":"The Corruption of Noble Cause: Police and","title-short":"The Corruption of Noble Cause","author":[{"family":"Crank","given":"John"},{"family":"Caldero","given":"Michael"}],"issued":{"date-parts":[["1999"]]}}}],"schema":"https://github.com/citation-style-language/schema/raw/master/csl-citation.json"} </w:instrText>
      </w:r>
      <w:r w:rsidR="00D47B06">
        <w:rPr>
          <w:rFonts w:ascii="Times New Roman" w:hAnsi="Times New Roman" w:cs="Times New Roman"/>
          <w:sz w:val="24"/>
          <w:szCs w:val="24"/>
        </w:rPr>
        <w:fldChar w:fldCharType="separate"/>
      </w:r>
      <w:r w:rsidR="00D47B06" w:rsidRPr="00D47B06">
        <w:rPr>
          <w:rFonts w:ascii="Times New Roman" w:hAnsi="Times New Roman" w:cs="Times New Roman"/>
          <w:sz w:val="24"/>
        </w:rPr>
        <w:t>(Crank and Caldero 1999)</w:t>
      </w:r>
      <w:r w:rsidR="00D47B06">
        <w:rPr>
          <w:rFonts w:ascii="Times New Roman" w:hAnsi="Times New Roman" w:cs="Times New Roman"/>
          <w:sz w:val="24"/>
          <w:szCs w:val="24"/>
        </w:rPr>
        <w:fldChar w:fldCharType="end"/>
      </w:r>
      <w:r w:rsidR="00354A71" w:rsidRPr="00960BFF">
        <w:rPr>
          <w:rFonts w:ascii="Times New Roman" w:hAnsi="Times New Roman" w:cs="Times New Roman"/>
          <w:sz w:val="24"/>
          <w:szCs w:val="24"/>
        </w:rPr>
        <w:t xml:space="preserve">. </w:t>
      </w:r>
      <w:r w:rsidR="00146346" w:rsidRPr="00960BFF">
        <w:rPr>
          <w:rFonts w:ascii="Times New Roman" w:hAnsi="Times New Roman" w:cs="Times New Roman"/>
          <w:sz w:val="24"/>
          <w:szCs w:val="24"/>
        </w:rPr>
        <w:t xml:space="preserve"> </w:t>
      </w:r>
    </w:p>
    <w:p w:rsidR="004A7C7B" w:rsidRDefault="00C94FD4" w:rsidP="004A7C7B">
      <w:pPr>
        <w:spacing w:after="0" w:line="480" w:lineRule="auto"/>
        <w:ind w:firstLine="720"/>
        <w:rPr>
          <w:rFonts w:ascii="Times New Roman" w:hAnsi="Times New Roman" w:cs="Times New Roman"/>
          <w:sz w:val="24"/>
          <w:szCs w:val="24"/>
        </w:rPr>
      </w:pPr>
      <w:r w:rsidRPr="00960BFF">
        <w:rPr>
          <w:rFonts w:ascii="Times New Roman" w:hAnsi="Times New Roman" w:cs="Times New Roman"/>
          <w:sz w:val="24"/>
          <w:szCs w:val="24"/>
        </w:rPr>
        <w:t xml:space="preserve">Velvet glove and Iron fist suggest that crime is not just the result of worst economic policies rather, criminals have individualistic approaches. For example, the cynical values which are not adopted by society, rather they are individual approaches, mainly originating from social relations and ideological narratives. The nature of policing and the use of force by the state can also be best apprehended </w:t>
      </w:r>
      <w:r w:rsidR="00960BFF" w:rsidRPr="00960BFF">
        <w:rPr>
          <w:rFonts w:ascii="Times New Roman" w:hAnsi="Times New Roman" w:cs="Times New Roman"/>
          <w:sz w:val="24"/>
          <w:szCs w:val="24"/>
        </w:rPr>
        <w:t>but</w:t>
      </w:r>
      <w:r w:rsidRPr="00960BFF">
        <w:rPr>
          <w:rFonts w:ascii="Times New Roman" w:hAnsi="Times New Roman" w:cs="Times New Roman"/>
          <w:sz w:val="24"/>
          <w:szCs w:val="24"/>
        </w:rPr>
        <w:t xml:space="preserve"> analyzing title 42</w:t>
      </w:r>
      <w:r w:rsidR="0015012F" w:rsidRPr="00960BFF">
        <w:rPr>
          <w:rFonts w:ascii="Times New Roman" w:hAnsi="Times New Roman" w:cs="Times New Roman"/>
          <w:sz w:val="24"/>
          <w:szCs w:val="24"/>
        </w:rPr>
        <w:t xml:space="preserve"> of section 1983. It is linked with the civil right </w:t>
      </w:r>
      <w:r w:rsidR="00960BFF" w:rsidRPr="00960BFF">
        <w:rPr>
          <w:rFonts w:ascii="Times New Roman" w:hAnsi="Times New Roman" w:cs="Times New Roman"/>
          <w:sz w:val="24"/>
          <w:szCs w:val="24"/>
        </w:rPr>
        <w:t>acts</w:t>
      </w:r>
      <w:r w:rsidR="0015012F" w:rsidRPr="00960BFF">
        <w:rPr>
          <w:rFonts w:ascii="Times New Roman" w:hAnsi="Times New Roman" w:cs="Times New Roman"/>
          <w:sz w:val="24"/>
          <w:szCs w:val="24"/>
        </w:rPr>
        <w:t xml:space="preserve"> passed in 1871. Previously, this clause was enacted </w:t>
      </w:r>
      <w:r w:rsidR="00960BFF" w:rsidRPr="00960BFF">
        <w:rPr>
          <w:rFonts w:ascii="Times New Roman" w:hAnsi="Times New Roman" w:cs="Times New Roman"/>
          <w:sz w:val="24"/>
          <w:szCs w:val="24"/>
        </w:rPr>
        <w:t>during</w:t>
      </w:r>
      <w:r w:rsidR="0015012F" w:rsidRPr="00960BFF">
        <w:rPr>
          <w:rFonts w:ascii="Times New Roman" w:hAnsi="Times New Roman" w:cs="Times New Roman"/>
          <w:sz w:val="24"/>
          <w:szCs w:val="24"/>
        </w:rPr>
        <w:t xml:space="preserve"> the origination of the Ku Klux Klan. It was </w:t>
      </w:r>
      <w:r w:rsidR="00960BFF" w:rsidRPr="00960BFF">
        <w:rPr>
          <w:rFonts w:ascii="Times New Roman" w:hAnsi="Times New Roman" w:cs="Times New Roman"/>
          <w:sz w:val="24"/>
          <w:szCs w:val="24"/>
        </w:rPr>
        <w:t>previously</w:t>
      </w:r>
      <w:r w:rsidR="0015012F" w:rsidRPr="00960BFF">
        <w:rPr>
          <w:rFonts w:ascii="Times New Roman" w:hAnsi="Times New Roman" w:cs="Times New Roman"/>
          <w:sz w:val="24"/>
          <w:szCs w:val="24"/>
        </w:rPr>
        <w:t xml:space="preserve"> designed to combat the </w:t>
      </w:r>
      <w:r w:rsidR="00960BFF" w:rsidRPr="00960BFF">
        <w:rPr>
          <w:rFonts w:ascii="Times New Roman" w:hAnsi="Times New Roman" w:cs="Times New Roman"/>
          <w:sz w:val="24"/>
          <w:szCs w:val="24"/>
        </w:rPr>
        <w:t>post-civil</w:t>
      </w:r>
      <w:r w:rsidR="0015012F" w:rsidRPr="00960BFF">
        <w:rPr>
          <w:rFonts w:ascii="Times New Roman" w:hAnsi="Times New Roman" w:cs="Times New Roman"/>
          <w:sz w:val="24"/>
          <w:szCs w:val="24"/>
        </w:rPr>
        <w:t xml:space="preserve">- war racial crimes in Southern states. It is based on the notion that if any person with </w:t>
      </w:r>
      <w:r w:rsidR="00960BFF" w:rsidRPr="00960BFF">
        <w:rPr>
          <w:rFonts w:ascii="Times New Roman" w:hAnsi="Times New Roman" w:cs="Times New Roman"/>
          <w:sz w:val="24"/>
          <w:szCs w:val="24"/>
        </w:rPr>
        <w:t>authority is found o</w:t>
      </w:r>
      <w:r w:rsidR="0015012F" w:rsidRPr="00960BFF">
        <w:rPr>
          <w:rFonts w:ascii="Times New Roman" w:hAnsi="Times New Roman" w:cs="Times New Roman"/>
          <w:sz w:val="24"/>
          <w:szCs w:val="24"/>
        </w:rPr>
        <w:t xml:space="preserve">r accused of misleading or depriving the </w:t>
      </w:r>
      <w:r w:rsidR="00960BFF" w:rsidRPr="00960BFF">
        <w:rPr>
          <w:rFonts w:ascii="Times New Roman" w:hAnsi="Times New Roman" w:cs="Times New Roman"/>
          <w:sz w:val="24"/>
          <w:szCs w:val="24"/>
        </w:rPr>
        <w:t>immunities</w:t>
      </w:r>
      <w:r w:rsidR="0015012F" w:rsidRPr="00960BFF">
        <w:rPr>
          <w:rFonts w:ascii="Times New Roman" w:hAnsi="Times New Roman" w:cs="Times New Roman"/>
          <w:sz w:val="24"/>
          <w:szCs w:val="24"/>
        </w:rPr>
        <w:t xml:space="preserve"> to any person will be liable to the deprived party. </w:t>
      </w:r>
      <w:r w:rsidRPr="00960BFF">
        <w:rPr>
          <w:rFonts w:ascii="Times New Roman" w:hAnsi="Times New Roman" w:cs="Times New Roman"/>
          <w:sz w:val="24"/>
          <w:szCs w:val="24"/>
        </w:rPr>
        <w:t xml:space="preserve">Being a police officer, it is important to understand section 1983, as it provides the interpretation of certain </w:t>
      </w:r>
      <w:r w:rsidRPr="00960BFF">
        <w:rPr>
          <w:rFonts w:ascii="Times New Roman" w:hAnsi="Times New Roman" w:cs="Times New Roman"/>
          <w:sz w:val="24"/>
          <w:szCs w:val="24"/>
        </w:rPr>
        <w:lastRenderedPageBreak/>
        <w:t xml:space="preserve">instances, where unwantedly, a police officer might behave in the manner prohibited under this section. </w:t>
      </w:r>
    </w:p>
    <w:p w:rsidR="000427C3" w:rsidRPr="00960BFF" w:rsidRDefault="00C94FD4" w:rsidP="004A7C7B">
      <w:pPr>
        <w:spacing w:after="0" w:line="480" w:lineRule="auto"/>
        <w:ind w:firstLine="720"/>
        <w:rPr>
          <w:rFonts w:ascii="Times New Roman" w:hAnsi="Times New Roman" w:cs="Times New Roman"/>
          <w:sz w:val="24"/>
          <w:szCs w:val="24"/>
        </w:rPr>
      </w:pPr>
      <w:r w:rsidRPr="00960BFF">
        <w:rPr>
          <w:rFonts w:ascii="Times New Roman" w:hAnsi="Times New Roman" w:cs="Times New Roman"/>
          <w:sz w:val="24"/>
          <w:szCs w:val="24"/>
        </w:rPr>
        <w:t xml:space="preserve">Some of the following circumstances in which a case might be filed against the police officer include Intentional torts (when an officer deliberately </w:t>
      </w:r>
      <w:r w:rsidR="00C32EAD" w:rsidRPr="00960BFF">
        <w:rPr>
          <w:rFonts w:ascii="Times New Roman" w:hAnsi="Times New Roman" w:cs="Times New Roman"/>
          <w:sz w:val="24"/>
          <w:szCs w:val="24"/>
        </w:rPr>
        <w:t>deny</w:t>
      </w:r>
      <w:r w:rsidRPr="00960BFF">
        <w:rPr>
          <w:rFonts w:ascii="Times New Roman" w:hAnsi="Times New Roman" w:cs="Times New Roman"/>
          <w:sz w:val="24"/>
          <w:szCs w:val="24"/>
        </w:rPr>
        <w:t xml:space="preserve"> rights enshrined over p</w:t>
      </w:r>
      <w:r w:rsidR="00687DFE" w:rsidRPr="00960BFF">
        <w:rPr>
          <w:rFonts w:ascii="Times New Roman" w:hAnsi="Times New Roman" w:cs="Times New Roman"/>
          <w:sz w:val="24"/>
          <w:szCs w:val="24"/>
        </w:rPr>
        <w:t xml:space="preserve">erson naturally), negligent torts (when an officer has remained failed to protect the general public from </w:t>
      </w:r>
      <w:r w:rsidR="00C32EAD" w:rsidRPr="00960BFF">
        <w:rPr>
          <w:rFonts w:ascii="Times New Roman" w:hAnsi="Times New Roman" w:cs="Times New Roman"/>
          <w:sz w:val="24"/>
          <w:szCs w:val="24"/>
        </w:rPr>
        <w:t xml:space="preserve">harm) and the use of force. It is the most common lawsuits filed against the police officers. The use of force is when an officer misuses his authority and use force. Such use of force fall under the category of Intentional tort. Intentional torts are tribulations followed by any person against another. The intentional tort is doing or behaving </w:t>
      </w:r>
      <w:r w:rsidR="00960BFF" w:rsidRPr="00960BFF">
        <w:rPr>
          <w:rFonts w:ascii="Times New Roman" w:hAnsi="Times New Roman" w:cs="Times New Roman"/>
          <w:sz w:val="24"/>
          <w:szCs w:val="24"/>
        </w:rPr>
        <w:t>badly</w:t>
      </w:r>
      <w:r w:rsidR="00C32EAD" w:rsidRPr="00960BFF">
        <w:rPr>
          <w:rFonts w:ascii="Times New Roman" w:hAnsi="Times New Roman" w:cs="Times New Roman"/>
          <w:sz w:val="24"/>
          <w:szCs w:val="24"/>
        </w:rPr>
        <w:t xml:space="preserve"> to others for some underlying act. For </w:t>
      </w:r>
      <w:r w:rsidR="00AE46FC" w:rsidRPr="00960BFF">
        <w:rPr>
          <w:rFonts w:ascii="Times New Roman" w:hAnsi="Times New Roman" w:cs="Times New Roman"/>
          <w:sz w:val="24"/>
          <w:szCs w:val="24"/>
        </w:rPr>
        <w:t>example, causing inj</w:t>
      </w:r>
      <w:r w:rsidR="00C32EAD" w:rsidRPr="00960BFF">
        <w:rPr>
          <w:rFonts w:ascii="Times New Roman" w:hAnsi="Times New Roman" w:cs="Times New Roman"/>
          <w:sz w:val="24"/>
          <w:szCs w:val="24"/>
        </w:rPr>
        <w:t xml:space="preserve">uries by a car crash or any such sort of accident. </w:t>
      </w:r>
      <w:r w:rsidR="00800D5E" w:rsidRPr="00960BFF">
        <w:rPr>
          <w:rFonts w:ascii="Times New Roman" w:hAnsi="Times New Roman" w:cs="Times New Roman"/>
          <w:sz w:val="24"/>
          <w:szCs w:val="24"/>
        </w:rPr>
        <w:t xml:space="preserve">Negligent tort is, however, the failure in exercising appropriate and ethical </w:t>
      </w:r>
      <w:r w:rsidRPr="00960BFF">
        <w:rPr>
          <w:rFonts w:ascii="Times New Roman" w:hAnsi="Times New Roman" w:cs="Times New Roman"/>
          <w:sz w:val="24"/>
          <w:szCs w:val="24"/>
        </w:rPr>
        <w:t xml:space="preserve">rules in a specified circumstance. </w:t>
      </w:r>
      <w:r w:rsidR="0073321C" w:rsidRPr="00960BFF">
        <w:rPr>
          <w:rFonts w:ascii="Times New Roman" w:hAnsi="Times New Roman" w:cs="Times New Roman"/>
          <w:sz w:val="24"/>
          <w:szCs w:val="24"/>
        </w:rPr>
        <w:t xml:space="preserve">An intentional tort is therefore totally different from negligent </w:t>
      </w:r>
      <w:r w:rsidR="00F862AA" w:rsidRPr="00960BFF">
        <w:rPr>
          <w:rFonts w:ascii="Times New Roman" w:hAnsi="Times New Roman" w:cs="Times New Roman"/>
          <w:sz w:val="24"/>
          <w:szCs w:val="24"/>
        </w:rPr>
        <w:t>tort.</w:t>
      </w:r>
      <w:r w:rsidR="00AF6157" w:rsidRPr="00960BFF">
        <w:rPr>
          <w:rFonts w:ascii="Times New Roman" w:hAnsi="Times New Roman" w:cs="Times New Roman"/>
          <w:sz w:val="24"/>
          <w:szCs w:val="24"/>
        </w:rPr>
        <w:t xml:space="preserve"> </w:t>
      </w:r>
    </w:p>
    <w:p w:rsidR="00D47B06" w:rsidRDefault="00C94FD4" w:rsidP="004A7C7B">
      <w:pPr>
        <w:spacing w:after="0" w:line="480" w:lineRule="auto"/>
        <w:rPr>
          <w:rFonts w:ascii="Times New Roman" w:hAnsi="Times New Roman" w:cs="Times New Roman"/>
          <w:sz w:val="24"/>
          <w:szCs w:val="24"/>
        </w:rPr>
      </w:pPr>
      <w:r w:rsidRPr="00960BFF">
        <w:rPr>
          <w:rFonts w:ascii="Times New Roman" w:hAnsi="Times New Roman" w:cs="Times New Roman"/>
          <w:sz w:val="24"/>
          <w:szCs w:val="24"/>
        </w:rPr>
        <w:tab/>
        <w:t xml:space="preserve">However, there exist circumstances where a police officer can win Title 42, section 1983 case. For example, it is not always that the probable cause of negligent tort fall in the domain of police officers. Any police officer can win the title under qualified immunity, </w:t>
      </w:r>
      <w:r w:rsidR="00960BFF" w:rsidRPr="00960BFF">
        <w:rPr>
          <w:rFonts w:ascii="Times New Roman" w:hAnsi="Times New Roman" w:cs="Times New Roman"/>
          <w:sz w:val="24"/>
          <w:szCs w:val="24"/>
        </w:rPr>
        <w:t>probable</w:t>
      </w:r>
      <w:r w:rsidRPr="00960BFF">
        <w:rPr>
          <w:rFonts w:ascii="Times New Roman" w:hAnsi="Times New Roman" w:cs="Times New Roman"/>
          <w:sz w:val="24"/>
          <w:szCs w:val="24"/>
        </w:rPr>
        <w:t xml:space="preserve"> cause and under the condition of good faith. The qualified immunity is the </w:t>
      </w:r>
      <w:r w:rsidR="00960BFF" w:rsidRPr="00960BFF">
        <w:rPr>
          <w:rFonts w:ascii="Times New Roman" w:hAnsi="Times New Roman" w:cs="Times New Roman"/>
          <w:sz w:val="24"/>
          <w:szCs w:val="24"/>
        </w:rPr>
        <w:t>loophole</w:t>
      </w:r>
      <w:r w:rsidRPr="00960BFF">
        <w:rPr>
          <w:rFonts w:ascii="Times New Roman" w:hAnsi="Times New Roman" w:cs="Times New Roman"/>
          <w:sz w:val="24"/>
          <w:szCs w:val="24"/>
        </w:rPr>
        <w:t xml:space="preserve"> in-laws where an officer is </w:t>
      </w:r>
      <w:r w:rsidR="00960BFF" w:rsidRPr="00960BFF">
        <w:rPr>
          <w:rFonts w:ascii="Times New Roman" w:hAnsi="Times New Roman" w:cs="Times New Roman"/>
          <w:sz w:val="24"/>
          <w:szCs w:val="24"/>
        </w:rPr>
        <w:t>performing</w:t>
      </w:r>
      <w:r w:rsidRPr="00960BFF">
        <w:rPr>
          <w:rFonts w:ascii="Times New Roman" w:hAnsi="Times New Roman" w:cs="Times New Roman"/>
          <w:sz w:val="24"/>
          <w:szCs w:val="24"/>
        </w:rPr>
        <w:t xml:space="preserve"> his or her duties. It is when the law is not clear at all, and the officer must be g</w:t>
      </w:r>
      <w:r w:rsidR="005A60D7" w:rsidRPr="00960BFF">
        <w:rPr>
          <w:rFonts w:ascii="Times New Roman" w:hAnsi="Times New Roman" w:cs="Times New Roman"/>
          <w:sz w:val="24"/>
          <w:szCs w:val="24"/>
        </w:rPr>
        <w:t xml:space="preserve">iven immunity. The </w:t>
      </w:r>
      <w:r w:rsidR="00960BFF" w:rsidRPr="00960BFF">
        <w:rPr>
          <w:rFonts w:ascii="Times New Roman" w:hAnsi="Times New Roman" w:cs="Times New Roman"/>
          <w:sz w:val="24"/>
          <w:szCs w:val="24"/>
        </w:rPr>
        <w:t>probable</w:t>
      </w:r>
      <w:r w:rsidR="005056FD" w:rsidRPr="00960BFF">
        <w:rPr>
          <w:rFonts w:ascii="Times New Roman" w:hAnsi="Times New Roman" w:cs="Times New Roman"/>
          <w:sz w:val="24"/>
          <w:szCs w:val="24"/>
        </w:rPr>
        <w:t xml:space="preserve"> cause, however, is different, it is </w:t>
      </w:r>
      <w:r w:rsidR="00E828EC" w:rsidRPr="00960BFF">
        <w:rPr>
          <w:rFonts w:ascii="Times New Roman" w:hAnsi="Times New Roman" w:cs="Times New Roman"/>
          <w:sz w:val="24"/>
          <w:szCs w:val="24"/>
        </w:rPr>
        <w:t xml:space="preserve">when a crime is committed. </w:t>
      </w:r>
      <w:r w:rsidRPr="00960BFF">
        <w:rPr>
          <w:rFonts w:ascii="Times New Roman" w:hAnsi="Times New Roman" w:cs="Times New Roman"/>
          <w:sz w:val="24"/>
          <w:szCs w:val="24"/>
        </w:rPr>
        <w:t xml:space="preserve">Lastly, good faith is when an officer was unaware that his or her action might have violated the law. Given the details mentioned above, it is, therefore, right to argue that policing involves a robust and watchful attitude by the police </w:t>
      </w:r>
      <w:r w:rsidR="00960BFF" w:rsidRPr="00960BFF">
        <w:rPr>
          <w:rFonts w:ascii="Times New Roman" w:hAnsi="Times New Roman" w:cs="Times New Roman"/>
          <w:sz w:val="24"/>
          <w:szCs w:val="24"/>
        </w:rPr>
        <w:t>officers</w:t>
      </w:r>
      <w:r w:rsidRPr="00960BFF">
        <w:rPr>
          <w:rFonts w:ascii="Times New Roman" w:hAnsi="Times New Roman" w:cs="Times New Roman"/>
          <w:sz w:val="24"/>
          <w:szCs w:val="24"/>
        </w:rPr>
        <w:t>.</w:t>
      </w:r>
    </w:p>
    <w:p w:rsidR="00D47B06" w:rsidRDefault="00D47B06">
      <w:pPr>
        <w:rPr>
          <w:rFonts w:ascii="Times New Roman" w:hAnsi="Times New Roman" w:cs="Times New Roman"/>
          <w:sz w:val="24"/>
          <w:szCs w:val="24"/>
        </w:rPr>
      </w:pPr>
      <w:r>
        <w:rPr>
          <w:rFonts w:ascii="Times New Roman" w:hAnsi="Times New Roman" w:cs="Times New Roman"/>
          <w:sz w:val="24"/>
          <w:szCs w:val="24"/>
        </w:rPr>
        <w:br w:type="page"/>
      </w:r>
    </w:p>
    <w:p w:rsidR="00D56C8E" w:rsidRDefault="00D47B06" w:rsidP="00D47B06">
      <w:pPr>
        <w:pStyle w:val="Heading1"/>
        <w:spacing w:line="480" w:lineRule="auto"/>
        <w:jc w:val="center"/>
        <w:rPr>
          <w:rFonts w:ascii="Times New Roman" w:hAnsi="Times New Roman" w:cs="Times New Roman"/>
          <w:b/>
          <w:color w:val="auto"/>
          <w:sz w:val="24"/>
          <w:szCs w:val="24"/>
        </w:rPr>
      </w:pPr>
      <w:r w:rsidRPr="00D47B06">
        <w:rPr>
          <w:rFonts w:ascii="Times New Roman" w:hAnsi="Times New Roman" w:cs="Times New Roman"/>
          <w:b/>
          <w:color w:val="auto"/>
          <w:sz w:val="24"/>
          <w:szCs w:val="24"/>
        </w:rPr>
        <w:lastRenderedPageBreak/>
        <w:t>References:</w:t>
      </w:r>
    </w:p>
    <w:p w:rsidR="00D47B06" w:rsidRPr="00D47B06" w:rsidRDefault="00D47B06" w:rsidP="00D47B06">
      <w:pPr>
        <w:pStyle w:val="Bibliography"/>
        <w:rPr>
          <w:rFonts w:ascii="Times New Roman" w:hAnsi="Times New Roman" w:cs="Times New Roman"/>
          <w:sz w:val="24"/>
          <w:szCs w:val="24"/>
        </w:rPr>
      </w:pPr>
      <w:r w:rsidRPr="00D47B06">
        <w:rPr>
          <w:rFonts w:ascii="Times New Roman" w:hAnsi="Times New Roman" w:cs="Times New Roman"/>
          <w:sz w:val="24"/>
          <w:szCs w:val="24"/>
        </w:rPr>
        <w:fldChar w:fldCharType="begin"/>
      </w:r>
      <w:r w:rsidRPr="00D47B06">
        <w:rPr>
          <w:rFonts w:ascii="Times New Roman" w:hAnsi="Times New Roman" w:cs="Times New Roman"/>
          <w:sz w:val="24"/>
          <w:szCs w:val="24"/>
        </w:rPr>
        <w:instrText xml:space="preserve"> ADDIN ZOTERO_BIBL {"uncited":[],"omitted":[],"custom":[]} CSL_BIBLIOGRAPHY </w:instrText>
      </w:r>
      <w:r w:rsidRPr="00D47B06">
        <w:rPr>
          <w:rFonts w:ascii="Times New Roman" w:hAnsi="Times New Roman" w:cs="Times New Roman"/>
          <w:sz w:val="24"/>
          <w:szCs w:val="24"/>
        </w:rPr>
        <w:fldChar w:fldCharType="separate"/>
      </w:r>
      <w:r w:rsidRPr="00D47B06">
        <w:rPr>
          <w:rFonts w:ascii="Times New Roman" w:hAnsi="Times New Roman" w:cs="Times New Roman"/>
          <w:sz w:val="24"/>
          <w:szCs w:val="24"/>
        </w:rPr>
        <w:t>Crank, John, and Michael Caldero. 1999. “The Corruption of Noble Cause: Police And.”</w:t>
      </w:r>
    </w:p>
    <w:p w:rsidR="0044282E" w:rsidRPr="00D47B06" w:rsidRDefault="00D47B06" w:rsidP="00D47B06">
      <w:r w:rsidRPr="00D47B06">
        <w:rPr>
          <w:rFonts w:ascii="Times New Roman" w:hAnsi="Times New Roman" w:cs="Times New Roman"/>
          <w:sz w:val="24"/>
          <w:szCs w:val="24"/>
        </w:rPr>
        <w:fldChar w:fldCharType="end"/>
      </w:r>
      <w:bookmarkStart w:id="0" w:name="_GoBack"/>
      <w:bookmarkEnd w:id="0"/>
    </w:p>
    <w:sectPr w:rsidR="0044282E" w:rsidRPr="00D47B06"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0826" w:rsidRDefault="00A80826">
      <w:pPr>
        <w:spacing w:after="0" w:line="240" w:lineRule="auto"/>
      </w:pPr>
      <w:r>
        <w:separator/>
      </w:r>
    </w:p>
  </w:endnote>
  <w:endnote w:type="continuationSeparator" w:id="0">
    <w:p w:rsidR="00A80826" w:rsidRDefault="00A80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0826" w:rsidRDefault="00A80826">
      <w:pPr>
        <w:spacing w:after="0" w:line="240" w:lineRule="auto"/>
      </w:pPr>
      <w:r>
        <w:separator/>
      </w:r>
    </w:p>
  </w:footnote>
  <w:footnote w:type="continuationSeparator" w:id="0">
    <w:p w:rsidR="00A80826" w:rsidRDefault="00A808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C94FD4"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Police use of force</w:t>
    </w:r>
    <w:r w:rsidR="005C2489"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47B0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C94FD4"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Police use of force </w:t>
    </w:r>
    <w:r w:rsidR="005B36F5"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47B06">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4C5883"/>
    <w:multiLevelType w:val="hybridMultilevel"/>
    <w:tmpl w:val="C9BCE2BE"/>
    <w:lvl w:ilvl="0" w:tplc="EC24DE84">
      <w:start w:val="2"/>
      <w:numFmt w:val="decimal"/>
      <w:lvlText w:val="%1."/>
      <w:lvlJc w:val="left"/>
      <w:pPr>
        <w:tabs>
          <w:tab w:val="num" w:pos="720"/>
        </w:tabs>
        <w:ind w:left="720" w:hanging="360"/>
      </w:pPr>
    </w:lvl>
    <w:lvl w:ilvl="1" w:tplc="28FEFAE6" w:tentative="1">
      <w:start w:val="1"/>
      <w:numFmt w:val="decimal"/>
      <w:lvlText w:val="%2."/>
      <w:lvlJc w:val="left"/>
      <w:pPr>
        <w:tabs>
          <w:tab w:val="num" w:pos="1440"/>
        </w:tabs>
        <w:ind w:left="1440" w:hanging="360"/>
      </w:pPr>
    </w:lvl>
    <w:lvl w:ilvl="2" w:tplc="F87E9EE6" w:tentative="1">
      <w:start w:val="1"/>
      <w:numFmt w:val="decimal"/>
      <w:lvlText w:val="%3."/>
      <w:lvlJc w:val="left"/>
      <w:pPr>
        <w:tabs>
          <w:tab w:val="num" w:pos="2160"/>
        </w:tabs>
        <w:ind w:left="2160" w:hanging="360"/>
      </w:pPr>
    </w:lvl>
    <w:lvl w:ilvl="3" w:tplc="4ED483F2" w:tentative="1">
      <w:start w:val="1"/>
      <w:numFmt w:val="decimal"/>
      <w:lvlText w:val="%4."/>
      <w:lvlJc w:val="left"/>
      <w:pPr>
        <w:tabs>
          <w:tab w:val="num" w:pos="2880"/>
        </w:tabs>
        <w:ind w:left="2880" w:hanging="360"/>
      </w:pPr>
    </w:lvl>
    <w:lvl w:ilvl="4" w:tplc="4CEC5B28" w:tentative="1">
      <w:start w:val="1"/>
      <w:numFmt w:val="decimal"/>
      <w:lvlText w:val="%5."/>
      <w:lvlJc w:val="left"/>
      <w:pPr>
        <w:tabs>
          <w:tab w:val="num" w:pos="3600"/>
        </w:tabs>
        <w:ind w:left="3600" w:hanging="360"/>
      </w:pPr>
    </w:lvl>
    <w:lvl w:ilvl="5" w:tplc="66A2B5A2" w:tentative="1">
      <w:start w:val="1"/>
      <w:numFmt w:val="decimal"/>
      <w:lvlText w:val="%6."/>
      <w:lvlJc w:val="left"/>
      <w:pPr>
        <w:tabs>
          <w:tab w:val="num" w:pos="4320"/>
        </w:tabs>
        <w:ind w:left="4320" w:hanging="360"/>
      </w:pPr>
    </w:lvl>
    <w:lvl w:ilvl="6" w:tplc="BFE0AD18" w:tentative="1">
      <w:start w:val="1"/>
      <w:numFmt w:val="decimal"/>
      <w:lvlText w:val="%7."/>
      <w:lvlJc w:val="left"/>
      <w:pPr>
        <w:tabs>
          <w:tab w:val="num" w:pos="5040"/>
        </w:tabs>
        <w:ind w:left="5040" w:hanging="360"/>
      </w:pPr>
    </w:lvl>
    <w:lvl w:ilvl="7" w:tplc="24484F82" w:tentative="1">
      <w:start w:val="1"/>
      <w:numFmt w:val="decimal"/>
      <w:lvlText w:val="%8."/>
      <w:lvlJc w:val="left"/>
      <w:pPr>
        <w:tabs>
          <w:tab w:val="num" w:pos="5760"/>
        </w:tabs>
        <w:ind w:left="5760" w:hanging="360"/>
      </w:pPr>
    </w:lvl>
    <w:lvl w:ilvl="8" w:tplc="86BC84A4" w:tentative="1">
      <w:start w:val="1"/>
      <w:numFmt w:val="decimal"/>
      <w:lvlText w:val="%9."/>
      <w:lvlJc w:val="left"/>
      <w:pPr>
        <w:tabs>
          <w:tab w:val="num" w:pos="6480"/>
        </w:tabs>
        <w:ind w:left="6480" w:hanging="360"/>
      </w:pPr>
    </w:lvl>
  </w:abstractNum>
  <w:abstractNum w:abstractNumId="1">
    <w:nsid w:val="228C1215"/>
    <w:multiLevelType w:val="hybridMultilevel"/>
    <w:tmpl w:val="C77EC114"/>
    <w:lvl w:ilvl="0" w:tplc="E3FE0D36">
      <w:start w:val="1"/>
      <w:numFmt w:val="decimal"/>
      <w:lvlText w:val="%1."/>
      <w:lvlJc w:val="left"/>
      <w:pPr>
        <w:tabs>
          <w:tab w:val="num" w:pos="720"/>
        </w:tabs>
        <w:ind w:left="720" w:hanging="360"/>
      </w:pPr>
    </w:lvl>
    <w:lvl w:ilvl="1" w:tplc="10584F04" w:tentative="1">
      <w:start w:val="1"/>
      <w:numFmt w:val="decimal"/>
      <w:lvlText w:val="%2."/>
      <w:lvlJc w:val="left"/>
      <w:pPr>
        <w:tabs>
          <w:tab w:val="num" w:pos="1440"/>
        </w:tabs>
        <w:ind w:left="1440" w:hanging="360"/>
      </w:pPr>
    </w:lvl>
    <w:lvl w:ilvl="2" w:tplc="B288927A" w:tentative="1">
      <w:start w:val="1"/>
      <w:numFmt w:val="decimal"/>
      <w:lvlText w:val="%3."/>
      <w:lvlJc w:val="left"/>
      <w:pPr>
        <w:tabs>
          <w:tab w:val="num" w:pos="2160"/>
        </w:tabs>
        <w:ind w:left="2160" w:hanging="360"/>
      </w:pPr>
    </w:lvl>
    <w:lvl w:ilvl="3" w:tplc="E4CAD178" w:tentative="1">
      <w:start w:val="1"/>
      <w:numFmt w:val="decimal"/>
      <w:lvlText w:val="%4."/>
      <w:lvlJc w:val="left"/>
      <w:pPr>
        <w:tabs>
          <w:tab w:val="num" w:pos="2880"/>
        </w:tabs>
        <w:ind w:left="2880" w:hanging="360"/>
      </w:pPr>
    </w:lvl>
    <w:lvl w:ilvl="4" w:tplc="A4A4D994" w:tentative="1">
      <w:start w:val="1"/>
      <w:numFmt w:val="decimal"/>
      <w:lvlText w:val="%5."/>
      <w:lvlJc w:val="left"/>
      <w:pPr>
        <w:tabs>
          <w:tab w:val="num" w:pos="3600"/>
        </w:tabs>
        <w:ind w:left="3600" w:hanging="360"/>
      </w:pPr>
    </w:lvl>
    <w:lvl w:ilvl="5" w:tplc="B65EABD4" w:tentative="1">
      <w:start w:val="1"/>
      <w:numFmt w:val="decimal"/>
      <w:lvlText w:val="%6."/>
      <w:lvlJc w:val="left"/>
      <w:pPr>
        <w:tabs>
          <w:tab w:val="num" w:pos="4320"/>
        </w:tabs>
        <w:ind w:left="4320" w:hanging="360"/>
      </w:pPr>
    </w:lvl>
    <w:lvl w:ilvl="6" w:tplc="8D1E4F84" w:tentative="1">
      <w:start w:val="1"/>
      <w:numFmt w:val="decimal"/>
      <w:lvlText w:val="%7."/>
      <w:lvlJc w:val="left"/>
      <w:pPr>
        <w:tabs>
          <w:tab w:val="num" w:pos="5040"/>
        </w:tabs>
        <w:ind w:left="5040" w:hanging="360"/>
      </w:pPr>
    </w:lvl>
    <w:lvl w:ilvl="7" w:tplc="E2627CB8" w:tentative="1">
      <w:start w:val="1"/>
      <w:numFmt w:val="decimal"/>
      <w:lvlText w:val="%8."/>
      <w:lvlJc w:val="left"/>
      <w:pPr>
        <w:tabs>
          <w:tab w:val="num" w:pos="5760"/>
        </w:tabs>
        <w:ind w:left="5760" w:hanging="360"/>
      </w:pPr>
    </w:lvl>
    <w:lvl w:ilvl="8" w:tplc="FA9E0CDA"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W1NLM0MLUwsTQzsDRR0lEKTi0uzszPAykwqgUAsOwA+ywAAAA="/>
  </w:docVars>
  <w:rsids>
    <w:rsidRoot w:val="0008177B"/>
    <w:rsid w:val="00002ED3"/>
    <w:rsid w:val="00006B40"/>
    <w:rsid w:val="000175BA"/>
    <w:rsid w:val="00024ABE"/>
    <w:rsid w:val="000254ED"/>
    <w:rsid w:val="00034E36"/>
    <w:rsid w:val="00040E21"/>
    <w:rsid w:val="000427C3"/>
    <w:rsid w:val="00045047"/>
    <w:rsid w:val="00064440"/>
    <w:rsid w:val="00071025"/>
    <w:rsid w:val="00076C72"/>
    <w:rsid w:val="0008177B"/>
    <w:rsid w:val="00085549"/>
    <w:rsid w:val="00090057"/>
    <w:rsid w:val="0009207A"/>
    <w:rsid w:val="0009373B"/>
    <w:rsid w:val="000972AE"/>
    <w:rsid w:val="000A2C61"/>
    <w:rsid w:val="000A6EE1"/>
    <w:rsid w:val="000C0C0E"/>
    <w:rsid w:val="000C4677"/>
    <w:rsid w:val="000D5139"/>
    <w:rsid w:val="000D537D"/>
    <w:rsid w:val="000E4547"/>
    <w:rsid w:val="000E60FE"/>
    <w:rsid w:val="000F5C0F"/>
    <w:rsid w:val="0011275D"/>
    <w:rsid w:val="00122D7A"/>
    <w:rsid w:val="001277D7"/>
    <w:rsid w:val="00130A33"/>
    <w:rsid w:val="00140FDC"/>
    <w:rsid w:val="00141074"/>
    <w:rsid w:val="00141C9F"/>
    <w:rsid w:val="001433E7"/>
    <w:rsid w:val="00143D66"/>
    <w:rsid w:val="00143EDD"/>
    <w:rsid w:val="0014559C"/>
    <w:rsid w:val="00146346"/>
    <w:rsid w:val="0015012F"/>
    <w:rsid w:val="0015062D"/>
    <w:rsid w:val="001645F8"/>
    <w:rsid w:val="00187C02"/>
    <w:rsid w:val="001A02CC"/>
    <w:rsid w:val="001A0404"/>
    <w:rsid w:val="001A7472"/>
    <w:rsid w:val="001B2CB0"/>
    <w:rsid w:val="001C4F34"/>
    <w:rsid w:val="001D302F"/>
    <w:rsid w:val="001D5169"/>
    <w:rsid w:val="001D64A3"/>
    <w:rsid w:val="001D71B8"/>
    <w:rsid w:val="001D72A8"/>
    <w:rsid w:val="001E4034"/>
    <w:rsid w:val="001E664B"/>
    <w:rsid w:val="001E7A95"/>
    <w:rsid w:val="001F5766"/>
    <w:rsid w:val="001F7624"/>
    <w:rsid w:val="0020390C"/>
    <w:rsid w:val="00210803"/>
    <w:rsid w:val="002126BC"/>
    <w:rsid w:val="00213F77"/>
    <w:rsid w:val="00217425"/>
    <w:rsid w:val="00247A02"/>
    <w:rsid w:val="0025247C"/>
    <w:rsid w:val="0026072D"/>
    <w:rsid w:val="00267851"/>
    <w:rsid w:val="002777E7"/>
    <w:rsid w:val="002804B8"/>
    <w:rsid w:val="00282CBA"/>
    <w:rsid w:val="00284B0D"/>
    <w:rsid w:val="00287B4B"/>
    <w:rsid w:val="002A2271"/>
    <w:rsid w:val="002A5792"/>
    <w:rsid w:val="002C2F5C"/>
    <w:rsid w:val="002C5353"/>
    <w:rsid w:val="002C5E14"/>
    <w:rsid w:val="002D4979"/>
    <w:rsid w:val="00315B39"/>
    <w:rsid w:val="00323259"/>
    <w:rsid w:val="00332218"/>
    <w:rsid w:val="00334AD8"/>
    <w:rsid w:val="003356B6"/>
    <w:rsid w:val="00336CA3"/>
    <w:rsid w:val="0034125C"/>
    <w:rsid w:val="003448D7"/>
    <w:rsid w:val="003450E0"/>
    <w:rsid w:val="00347131"/>
    <w:rsid w:val="00354A71"/>
    <w:rsid w:val="00355ABA"/>
    <w:rsid w:val="00365A07"/>
    <w:rsid w:val="00371658"/>
    <w:rsid w:val="0037272A"/>
    <w:rsid w:val="0037477A"/>
    <w:rsid w:val="00383807"/>
    <w:rsid w:val="003D2612"/>
    <w:rsid w:val="003E0446"/>
    <w:rsid w:val="003F30CE"/>
    <w:rsid w:val="003F421D"/>
    <w:rsid w:val="004059F0"/>
    <w:rsid w:val="00410AEC"/>
    <w:rsid w:val="0042675A"/>
    <w:rsid w:val="0043024F"/>
    <w:rsid w:val="00432057"/>
    <w:rsid w:val="00435E51"/>
    <w:rsid w:val="00437761"/>
    <w:rsid w:val="0044282E"/>
    <w:rsid w:val="00453F7A"/>
    <w:rsid w:val="00460349"/>
    <w:rsid w:val="004637EA"/>
    <w:rsid w:val="004672E9"/>
    <w:rsid w:val="00471063"/>
    <w:rsid w:val="00475E93"/>
    <w:rsid w:val="00487440"/>
    <w:rsid w:val="00487EC4"/>
    <w:rsid w:val="004A07E8"/>
    <w:rsid w:val="004A7C7B"/>
    <w:rsid w:val="004C5D06"/>
    <w:rsid w:val="004D0EE0"/>
    <w:rsid w:val="004D60C3"/>
    <w:rsid w:val="004E2425"/>
    <w:rsid w:val="005056FD"/>
    <w:rsid w:val="00506F1F"/>
    <w:rsid w:val="005075E3"/>
    <w:rsid w:val="00511035"/>
    <w:rsid w:val="00514BB0"/>
    <w:rsid w:val="00525633"/>
    <w:rsid w:val="00525FDC"/>
    <w:rsid w:val="0052787A"/>
    <w:rsid w:val="00550EFD"/>
    <w:rsid w:val="00594098"/>
    <w:rsid w:val="005A60D7"/>
    <w:rsid w:val="005B36F5"/>
    <w:rsid w:val="005B43DA"/>
    <w:rsid w:val="005C0F06"/>
    <w:rsid w:val="005C20F1"/>
    <w:rsid w:val="005C2489"/>
    <w:rsid w:val="005C7FB5"/>
    <w:rsid w:val="005D03C9"/>
    <w:rsid w:val="005D4D2B"/>
    <w:rsid w:val="005F2E1C"/>
    <w:rsid w:val="005F4083"/>
    <w:rsid w:val="005F78CF"/>
    <w:rsid w:val="0060705A"/>
    <w:rsid w:val="006148A1"/>
    <w:rsid w:val="00634E15"/>
    <w:rsid w:val="00644529"/>
    <w:rsid w:val="0064671B"/>
    <w:rsid w:val="00653FD4"/>
    <w:rsid w:val="00664811"/>
    <w:rsid w:val="0067261A"/>
    <w:rsid w:val="006752F2"/>
    <w:rsid w:val="00677907"/>
    <w:rsid w:val="006835ED"/>
    <w:rsid w:val="00687186"/>
    <w:rsid w:val="00687DFE"/>
    <w:rsid w:val="006938E2"/>
    <w:rsid w:val="006A0724"/>
    <w:rsid w:val="006A092D"/>
    <w:rsid w:val="006B1FF2"/>
    <w:rsid w:val="006B2BD3"/>
    <w:rsid w:val="006E156D"/>
    <w:rsid w:val="006E63B9"/>
    <w:rsid w:val="006F00AD"/>
    <w:rsid w:val="00701ACE"/>
    <w:rsid w:val="00706F79"/>
    <w:rsid w:val="00712960"/>
    <w:rsid w:val="00715E21"/>
    <w:rsid w:val="00721FBB"/>
    <w:rsid w:val="007240B0"/>
    <w:rsid w:val="00726CF2"/>
    <w:rsid w:val="0073321C"/>
    <w:rsid w:val="007476D9"/>
    <w:rsid w:val="00747B4E"/>
    <w:rsid w:val="00752236"/>
    <w:rsid w:val="00753EE1"/>
    <w:rsid w:val="007642EC"/>
    <w:rsid w:val="00764D8B"/>
    <w:rsid w:val="007B30BD"/>
    <w:rsid w:val="007C0473"/>
    <w:rsid w:val="007C2F25"/>
    <w:rsid w:val="007C30FD"/>
    <w:rsid w:val="007C6293"/>
    <w:rsid w:val="007D2E69"/>
    <w:rsid w:val="007D329C"/>
    <w:rsid w:val="007D5127"/>
    <w:rsid w:val="007D591A"/>
    <w:rsid w:val="007E3EC1"/>
    <w:rsid w:val="007E46FA"/>
    <w:rsid w:val="00800D5E"/>
    <w:rsid w:val="00807E6C"/>
    <w:rsid w:val="00820904"/>
    <w:rsid w:val="0082673A"/>
    <w:rsid w:val="00834311"/>
    <w:rsid w:val="00842BFD"/>
    <w:rsid w:val="00862032"/>
    <w:rsid w:val="00866856"/>
    <w:rsid w:val="00876C6A"/>
    <w:rsid w:val="00877CA7"/>
    <w:rsid w:val="00883F61"/>
    <w:rsid w:val="0088701C"/>
    <w:rsid w:val="008A5E66"/>
    <w:rsid w:val="008A6E3E"/>
    <w:rsid w:val="008B4F7C"/>
    <w:rsid w:val="008C3A8D"/>
    <w:rsid w:val="008D7288"/>
    <w:rsid w:val="008E01AB"/>
    <w:rsid w:val="008E27B8"/>
    <w:rsid w:val="008E3550"/>
    <w:rsid w:val="008F0A2C"/>
    <w:rsid w:val="008F646B"/>
    <w:rsid w:val="009001EA"/>
    <w:rsid w:val="00901066"/>
    <w:rsid w:val="00901E2E"/>
    <w:rsid w:val="00913564"/>
    <w:rsid w:val="0092355D"/>
    <w:rsid w:val="00932CD1"/>
    <w:rsid w:val="0093635F"/>
    <w:rsid w:val="00943EEF"/>
    <w:rsid w:val="00953628"/>
    <w:rsid w:val="00960BFF"/>
    <w:rsid w:val="009823FF"/>
    <w:rsid w:val="009A1682"/>
    <w:rsid w:val="009B5611"/>
    <w:rsid w:val="009C719E"/>
    <w:rsid w:val="009D0DE3"/>
    <w:rsid w:val="009E485E"/>
    <w:rsid w:val="009E7DEA"/>
    <w:rsid w:val="009F426C"/>
    <w:rsid w:val="009F7DA0"/>
    <w:rsid w:val="00A106AF"/>
    <w:rsid w:val="00A107E8"/>
    <w:rsid w:val="00A20DB5"/>
    <w:rsid w:val="00A4374D"/>
    <w:rsid w:val="00A4547C"/>
    <w:rsid w:val="00A67E8F"/>
    <w:rsid w:val="00A80826"/>
    <w:rsid w:val="00A92A12"/>
    <w:rsid w:val="00AA50C3"/>
    <w:rsid w:val="00AA7B4A"/>
    <w:rsid w:val="00AB0785"/>
    <w:rsid w:val="00AB2058"/>
    <w:rsid w:val="00AC574D"/>
    <w:rsid w:val="00AC5856"/>
    <w:rsid w:val="00AD33B3"/>
    <w:rsid w:val="00AD50DE"/>
    <w:rsid w:val="00AE46FC"/>
    <w:rsid w:val="00AF6157"/>
    <w:rsid w:val="00B007C4"/>
    <w:rsid w:val="00B01520"/>
    <w:rsid w:val="00B06D61"/>
    <w:rsid w:val="00B23F6D"/>
    <w:rsid w:val="00B32911"/>
    <w:rsid w:val="00B405F9"/>
    <w:rsid w:val="00B609FC"/>
    <w:rsid w:val="00B6248A"/>
    <w:rsid w:val="00B70C3A"/>
    <w:rsid w:val="00B73412"/>
    <w:rsid w:val="00B77D70"/>
    <w:rsid w:val="00B8755B"/>
    <w:rsid w:val="00BA1045"/>
    <w:rsid w:val="00BC2C84"/>
    <w:rsid w:val="00BC7805"/>
    <w:rsid w:val="00BE295C"/>
    <w:rsid w:val="00BF0DF3"/>
    <w:rsid w:val="00BF32FA"/>
    <w:rsid w:val="00C16B0C"/>
    <w:rsid w:val="00C2518D"/>
    <w:rsid w:val="00C2746F"/>
    <w:rsid w:val="00C30C9C"/>
    <w:rsid w:val="00C30E9E"/>
    <w:rsid w:val="00C32EAD"/>
    <w:rsid w:val="00C4062F"/>
    <w:rsid w:val="00C5356B"/>
    <w:rsid w:val="00C57619"/>
    <w:rsid w:val="00C6452B"/>
    <w:rsid w:val="00C64E95"/>
    <w:rsid w:val="00C70F00"/>
    <w:rsid w:val="00C74D28"/>
    <w:rsid w:val="00C75C92"/>
    <w:rsid w:val="00C774B3"/>
    <w:rsid w:val="00C81F15"/>
    <w:rsid w:val="00C9040A"/>
    <w:rsid w:val="00C94FD4"/>
    <w:rsid w:val="00C96341"/>
    <w:rsid w:val="00CA103B"/>
    <w:rsid w:val="00CA2688"/>
    <w:rsid w:val="00CA422D"/>
    <w:rsid w:val="00CC176B"/>
    <w:rsid w:val="00CC6829"/>
    <w:rsid w:val="00CD24E7"/>
    <w:rsid w:val="00CD36D5"/>
    <w:rsid w:val="00CD3EBF"/>
    <w:rsid w:val="00CE210D"/>
    <w:rsid w:val="00CE621A"/>
    <w:rsid w:val="00CF0A51"/>
    <w:rsid w:val="00CF6389"/>
    <w:rsid w:val="00D01737"/>
    <w:rsid w:val="00D156FC"/>
    <w:rsid w:val="00D16E0A"/>
    <w:rsid w:val="00D22A8F"/>
    <w:rsid w:val="00D2349C"/>
    <w:rsid w:val="00D24B09"/>
    <w:rsid w:val="00D25805"/>
    <w:rsid w:val="00D35D03"/>
    <w:rsid w:val="00D426DF"/>
    <w:rsid w:val="00D434CA"/>
    <w:rsid w:val="00D46875"/>
    <w:rsid w:val="00D47B06"/>
    <w:rsid w:val="00D5076D"/>
    <w:rsid w:val="00D56C8E"/>
    <w:rsid w:val="00D620E3"/>
    <w:rsid w:val="00D62605"/>
    <w:rsid w:val="00D62E1C"/>
    <w:rsid w:val="00D63C75"/>
    <w:rsid w:val="00D819BF"/>
    <w:rsid w:val="00D87053"/>
    <w:rsid w:val="00D95087"/>
    <w:rsid w:val="00DA2987"/>
    <w:rsid w:val="00DA2FF8"/>
    <w:rsid w:val="00DA77AE"/>
    <w:rsid w:val="00DB2F44"/>
    <w:rsid w:val="00DB3F05"/>
    <w:rsid w:val="00DC72D1"/>
    <w:rsid w:val="00DD660B"/>
    <w:rsid w:val="00DD700F"/>
    <w:rsid w:val="00DD70E4"/>
    <w:rsid w:val="00DF22BD"/>
    <w:rsid w:val="00E053E0"/>
    <w:rsid w:val="00E07F50"/>
    <w:rsid w:val="00E11923"/>
    <w:rsid w:val="00E12DD8"/>
    <w:rsid w:val="00E13D01"/>
    <w:rsid w:val="00E3227F"/>
    <w:rsid w:val="00E40F69"/>
    <w:rsid w:val="00E61F29"/>
    <w:rsid w:val="00E724C4"/>
    <w:rsid w:val="00E828EC"/>
    <w:rsid w:val="00E83B2E"/>
    <w:rsid w:val="00E85934"/>
    <w:rsid w:val="00E95753"/>
    <w:rsid w:val="00E9582E"/>
    <w:rsid w:val="00EB0B02"/>
    <w:rsid w:val="00EB0E33"/>
    <w:rsid w:val="00EB6D29"/>
    <w:rsid w:val="00EC34C1"/>
    <w:rsid w:val="00EC6E94"/>
    <w:rsid w:val="00EF1641"/>
    <w:rsid w:val="00F02DA3"/>
    <w:rsid w:val="00F2461F"/>
    <w:rsid w:val="00F33CF4"/>
    <w:rsid w:val="00F34A13"/>
    <w:rsid w:val="00F36171"/>
    <w:rsid w:val="00F379A9"/>
    <w:rsid w:val="00F4029A"/>
    <w:rsid w:val="00F41228"/>
    <w:rsid w:val="00F4445C"/>
    <w:rsid w:val="00F60147"/>
    <w:rsid w:val="00F63230"/>
    <w:rsid w:val="00F65050"/>
    <w:rsid w:val="00F748B8"/>
    <w:rsid w:val="00F768B4"/>
    <w:rsid w:val="00F84D74"/>
    <w:rsid w:val="00F862AA"/>
    <w:rsid w:val="00F86CA7"/>
    <w:rsid w:val="00F94B9F"/>
    <w:rsid w:val="00FA70AB"/>
    <w:rsid w:val="00FB0E43"/>
    <w:rsid w:val="00FD1DAB"/>
    <w:rsid w:val="00FD2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80530C6-9C99-4798-9AAB-FA516F8C4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47B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46034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4Char">
    <w:name w:val="Heading 4 Char"/>
    <w:basedOn w:val="DefaultParagraphFont"/>
    <w:link w:val="Heading4"/>
    <w:uiPriority w:val="9"/>
    <w:rsid w:val="00460349"/>
    <w:rPr>
      <w:rFonts w:ascii="Times New Roman" w:eastAsia="Times New Roman" w:hAnsi="Times New Roman" w:cs="Times New Roman"/>
      <w:b/>
      <w:bCs/>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0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520"/>
    <w:rPr>
      <w:rFonts w:ascii="Tahoma" w:hAnsi="Tahoma" w:cs="Tahoma"/>
      <w:sz w:val="16"/>
      <w:szCs w:val="16"/>
    </w:rPr>
  </w:style>
  <w:style w:type="paragraph" w:styleId="Title">
    <w:name w:val="Title"/>
    <w:basedOn w:val="Normal"/>
    <w:link w:val="TitleChar"/>
    <w:qFormat/>
    <w:rsid w:val="006B2BD3"/>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6B2BD3"/>
    <w:rPr>
      <w:rFonts w:ascii="Times New Roman" w:eastAsia="Times New Roman" w:hAnsi="Times New Roman" w:cs="Arial"/>
      <w:bCs/>
      <w:kern w:val="28"/>
      <w:sz w:val="24"/>
      <w:szCs w:val="32"/>
    </w:rPr>
  </w:style>
  <w:style w:type="character" w:styleId="Emphasis">
    <w:name w:val="Emphasis"/>
    <w:basedOn w:val="DefaultParagraphFont"/>
    <w:uiPriority w:val="20"/>
    <w:qFormat/>
    <w:rsid w:val="00146346"/>
    <w:rPr>
      <w:i/>
      <w:iCs/>
    </w:rPr>
  </w:style>
  <w:style w:type="character" w:styleId="Hyperlink">
    <w:name w:val="Hyperlink"/>
    <w:basedOn w:val="DefaultParagraphFont"/>
    <w:uiPriority w:val="99"/>
    <w:unhideWhenUsed/>
    <w:rsid w:val="00354A71"/>
    <w:rPr>
      <w:color w:val="0000FF" w:themeColor="hyperlink"/>
      <w:u w:val="single"/>
    </w:rPr>
  </w:style>
  <w:style w:type="character" w:customStyle="1" w:styleId="Heading1Char">
    <w:name w:val="Heading 1 Char"/>
    <w:basedOn w:val="DefaultParagraphFont"/>
    <w:link w:val="Heading1"/>
    <w:uiPriority w:val="9"/>
    <w:rsid w:val="00D47B06"/>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D47B0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6</TotalTime>
  <Pages>4</Pages>
  <Words>821</Words>
  <Characters>4683</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ining</cp:lastModifiedBy>
  <cp:revision>99</cp:revision>
  <dcterms:created xsi:type="dcterms:W3CDTF">2018-09-08T12:31:00Z</dcterms:created>
  <dcterms:modified xsi:type="dcterms:W3CDTF">2019-12-0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d1ryRrN"/&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